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674C4" w:rsidRPr="00D96802" w:rsidRDefault="007674C4" w:rsidP="007674C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b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DAFTAR PUSTAKA</w:t>
      </w:r>
    </w:p>
    <w:p w:rsidR="007674C4" w:rsidRPr="00D96802" w:rsidRDefault="007674C4" w:rsidP="007674C4">
      <w:pPr>
        <w:shd w:val="clear" w:color="auto" w:fill="FFFFFF" w:themeFill="background1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b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fldChar w:fldCharType="begin" w:fldLock="1"/>
      </w:r>
      <w:r w:rsidRPr="00D96802">
        <w:rPr>
          <w:rFonts w:ascii="Times New Roman" w:hAnsi="Times New Roman" w:cs="Times New Roman"/>
          <w:b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instrText xml:space="preserve">ADDIN Mendeley Bibliography CSL_BIBLIOGRAPHY </w:instrText>
      </w:r>
      <w:r w:rsidRPr="00D96802">
        <w:rPr>
          <w:rFonts w:ascii="Times New Roman" w:hAnsi="Times New Roman" w:cs="Times New Roman"/>
          <w:b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fldChar w:fldCharType="separate"/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Ahyar, H. dkk. (2020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Buku Metode Penelitian Kualitatif &amp; Kuantitatif.Yogyakarta:CV. Pustaka Ilmu.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 (Issue March)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Aji, A. B., Istikhomah, E., Al Majid, M. Z. Y., &amp; Ulya, C. (2021). 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kesalahan berbahasa tataran semantik pada berita daring laman sindonews.com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Jurnal Genre (Bahasa, Sastra, Dan Pembelajarannya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,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2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(2), 65–70. https://doi.org/10.26555/jg.v2i2.3290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Alfin, J. (2018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Kesalahan Berbahasa Indonesi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Jakarta: Erlang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Asfar, A. M. I. T. (2019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Naratif, Analisis Konten, dan Analisis Semiotik (Penelitian Kualitatif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 [Universitas Muhammadiyah Bone]. https://doi.org/10.13140/RG.2.2.21963.41767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Azwardi. (2018). 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Metode Penelitian Pendidikan Bahasa dan Sastra Indonesi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. In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Jakarta : Balai Pustak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Badruddin, A., Wuryaningrum, R., Murti, F. N., Syukron, A., &amp; Rochiyati, E. (2020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Bahasa Indonesia: Membangun Karakter Bangs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Yogyakart: Andi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Hidayat, R., &amp; Setiawan, T. (2018). 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Interferensi bahasa Jawa ke dalam bahasa Indonesia pada keterampilan berbicara siswa negeri 1 Pleret.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B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tul Jurnal Lingter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,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2(2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, 1–12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Indihadi, D. (2017). Bbm 8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Kesalahan Sisw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,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1(5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, 1–94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Johan, G. M., &amp; Rindawati. (2018). I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nterferensi morfologis bahasa Simeulue dalam pembelajaran menulis karangan narasi pada siswa kelas V SD Negeri 10 Simeulue Tengah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.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Jurnal Metamorfos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,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6(1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, 1–8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Johan, G. M., &amp; Simatupang, Y. J. (2018). A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nalisis Kesalahan Berbahasa Indonesia Secara Sintaksis Dalam Proses Diskusi Siswa Kelas IV SDN MIRI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.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Visipen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,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2(1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, 1–9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Junus, A. M., &amp; Junus, A. F. (2016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Kesalahan Berbahas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Makassar: Badan Penerbit Universitas Negeri Makassar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Nasucha, Y., Rohmadi, M., &amp; Wahyudi, A. B. (2015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Bahasa Indonesi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Yogyakarta: Media Perkas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Parera, J. D. (1986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Kajian Linguistik Umum Historis Komparatif dan Tipologi Struktural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Jakarta: Erlang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Pateda, M. (2016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kesalahan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NTT: Penerbit Nusa Indah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sectPr w:rsidR="007674C4" w:rsidRPr="00D96802" w:rsidSect="007674C4">
          <w:footerReference w:type="first" r:id="rId7"/>
          <w:pgSz w:w="11907" w:h="16839" w:code="9"/>
          <w:pgMar w:top="2268" w:right="1701" w:bottom="1701" w:left="2268" w:header="720" w:footer="720" w:gutter="0"/>
          <w:pgNumType w:start="51"/>
          <w:cols w:space="720"/>
          <w:titlePg/>
          <w:docGrid w:linePitch="360"/>
        </w:sectPr>
      </w:pP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lastRenderedPageBreak/>
        <w:t xml:space="preserve">Purwati, P., Rosdiani, R., Lestari, R. D., &amp; Firmansyah, D. (2018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Menganalisis Gaya Bahas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Jakarta : Bumi Aksar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Samsu. (2017). 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Metode penelitian: teori dan aplikasi penelitian kualitatif, kuantitatif, mixed methods, serta research &amp; development.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 In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Diterbitkan oleh: Pusat Studi Agama dan Kemasyarakatan (PUSAKA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Sari, K., Nurcahyo, R. J., &amp; Kartini. (2019). 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Kesalahan Berbahasa Pada Majalah Toga Edisi Iii Bulan Desember Tahun 2018.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I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majeri: Jurnal Pendidikan Bahasa Dan Sastra Indonesi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,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2(1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, 11–23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Setyawati, N. (2016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Analisis Kesalahan Berbahasa Indonesia Teori dan Praktik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Surakarta: Yuma Pustak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Sidiq, U., &amp; Choiri, M. M. (2019). Me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tode Penelitian Kualitatif di Bidang Pendidikan.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 In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Journal of Chemical Information and Modeling: Vol. 53(9)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Slamet. (2015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Meningkatkan Keterampilan Berbahasa Indonesia, Teori dan Aplikasi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Bandung: Karya Putra Darwati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Sugiyono, P. D. (2019). M</w:t>
      </w:r>
      <w:r w:rsidRPr="00D96802">
        <w:rPr>
          <w:rFonts w:ascii="Times New Roman" w:hAnsi="Times New Roman" w:cs="Times New Roman"/>
          <w:i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etode Penelitian Pendidikan: Pendekatan Kuantitatif, Kualitatif, R&amp;D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 (Cetakan Ke 26). In </w:t>
      </w:r>
      <w:r w:rsidRPr="00D96802">
        <w:rPr>
          <w:rFonts w:ascii="Times New Roman" w:hAnsi="Times New Roman" w:cs="Times New Roman"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Bandung: CV Alfabet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Suwandi, S. (2018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Pendidikan Literasi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Bandung: PT Remaja Rosdakary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Tarigan. (2015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Pengajaran Analisis Kesalahan Berbahas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Bandung: Percetakan ANGKAS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 xml:space="preserve">Tarigan, H. G. (2019). </w:t>
      </w:r>
      <w:r w:rsidRPr="00D96802">
        <w:rPr>
          <w:rFonts w:ascii="Times New Roman" w:hAnsi="Times New Roman" w:cs="Times New Roman"/>
          <w:i/>
          <w:iCs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Pengajaran Analisis Kesalahan Berbahasa</w:t>
      </w:r>
      <w:r w:rsidRPr="00D96802">
        <w:rPr>
          <w:rFonts w:ascii="Times New Roman" w:hAnsi="Times New Roman" w:cs="Times New Roman"/>
          <w:noProof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t>. Bandung: Angkasa.</w:t>
      </w:r>
    </w:p>
    <w:p w:rsidR="007674C4" w:rsidRPr="00D96802" w:rsidRDefault="007674C4" w:rsidP="007674C4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jc w:val="both"/>
        <w:rPr>
          <w:rFonts w:ascii="Times New Roman" w:hAnsi="Times New Roman" w:cs="Times New Roman"/>
          <w:b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</w:pPr>
      <w:r w:rsidRPr="00D96802">
        <w:rPr>
          <w:rFonts w:ascii="Times New Roman" w:hAnsi="Times New Roman" w:cs="Times New Roman"/>
          <w:b/>
          <w:sz w:val="24"/>
          <w:szCs w:val="24"/>
          <w14:textOutline w14:w="6350" w14:cap="rnd" w14:cmpd="sng" w14:algn="ctr">
            <w14:noFill/>
            <w14:prstDash w14:val="solid"/>
            <w14:bevel/>
          </w14:textOutline>
        </w:rPr>
        <w:fldChar w:fldCharType="end"/>
      </w:r>
    </w:p>
    <w:p w:rsidR="00CD45BC" w:rsidRDefault="00CD45BC">
      <w:bookmarkStart w:id="0" w:name="_GoBack"/>
      <w:bookmarkEnd w:id="0"/>
    </w:p>
    <w:sectPr w:rsidR="00CD45BC" w:rsidSect="008B70E9">
      <w:headerReference w:type="default" r:id="rId8"/>
      <w:footerReference w:type="default" r:id="rId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74C8B" w:rsidRDefault="00574C8B" w:rsidP="007674C4">
      <w:pPr>
        <w:spacing w:after="0" w:line="240" w:lineRule="auto"/>
      </w:pPr>
      <w:r>
        <w:separator/>
      </w:r>
    </w:p>
  </w:endnote>
  <w:endnote w:type="continuationSeparator" w:id="0">
    <w:p w:rsidR="00574C8B" w:rsidRDefault="00574C8B" w:rsidP="007674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80821745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06F7F" w:rsidRPr="00A8548E" w:rsidRDefault="00574C8B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A8548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548E">
          <w:rPr>
            <w:rFonts w:ascii="Times New Roman" w:hAnsi="Times New Roman" w:cs="Times New Roman"/>
            <w:sz w:val="24"/>
            <w:szCs w:val="24"/>
          </w:rPr>
          <w:instrText xml:space="preserve"> PAGE   \* MERGEFORMAT</w:instrText>
        </w:r>
        <w:r w:rsidRPr="00A8548E">
          <w:rPr>
            <w:rFonts w:ascii="Times New Roman" w:hAnsi="Times New Roman" w:cs="Times New Roman"/>
            <w:sz w:val="24"/>
            <w:szCs w:val="24"/>
          </w:rPr>
          <w:instrText xml:space="preserve"> </w:instrText>
        </w:r>
        <w:r w:rsidRPr="00A8548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674C4">
          <w:rPr>
            <w:rFonts w:ascii="Times New Roman" w:hAnsi="Times New Roman" w:cs="Times New Roman"/>
            <w:noProof/>
            <w:sz w:val="24"/>
            <w:szCs w:val="24"/>
          </w:rPr>
          <w:t>51</w:t>
        </w:r>
        <w:r w:rsidRPr="00A8548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06F7F" w:rsidRPr="003F3B3C" w:rsidRDefault="00574C8B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:rsidR="00606F7F" w:rsidRPr="003F3B3C" w:rsidRDefault="00574C8B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74C8B" w:rsidRDefault="00574C8B" w:rsidP="007674C4">
      <w:pPr>
        <w:spacing w:after="0" w:line="240" w:lineRule="auto"/>
      </w:pPr>
      <w:r>
        <w:separator/>
      </w:r>
    </w:p>
  </w:footnote>
  <w:footnote w:type="continuationSeparator" w:id="0">
    <w:p w:rsidR="00574C8B" w:rsidRDefault="00574C8B" w:rsidP="007674C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47701727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606F7F" w:rsidRPr="003F3B3C" w:rsidRDefault="00574C8B">
        <w:pPr>
          <w:pStyle w:val="Header"/>
          <w:jc w:val="right"/>
          <w:rPr>
            <w:rFonts w:ascii="Times New Roman" w:hAnsi="Times New Roman" w:cs="Times New Roman"/>
          </w:rPr>
        </w:pPr>
        <w:r w:rsidRPr="003F3B3C">
          <w:rPr>
            <w:rFonts w:ascii="Times New Roman" w:hAnsi="Times New Roman" w:cs="Times New Roman"/>
          </w:rPr>
          <w:fldChar w:fldCharType="begin"/>
        </w:r>
        <w:r w:rsidRPr="003F3B3C">
          <w:rPr>
            <w:rFonts w:ascii="Times New Roman" w:hAnsi="Times New Roman" w:cs="Times New Roman"/>
          </w:rPr>
          <w:instrText xml:space="preserve"> PAGE   \* MERGEFORMAT </w:instrText>
        </w:r>
        <w:r w:rsidRPr="003F3B3C">
          <w:rPr>
            <w:rFonts w:ascii="Times New Roman" w:hAnsi="Times New Roman" w:cs="Times New Roman"/>
          </w:rPr>
          <w:fldChar w:fldCharType="separate"/>
        </w:r>
        <w:r w:rsidR="007674C4">
          <w:rPr>
            <w:rFonts w:ascii="Times New Roman" w:hAnsi="Times New Roman" w:cs="Times New Roman"/>
            <w:noProof/>
          </w:rPr>
          <w:t>52</w:t>
        </w:r>
        <w:r w:rsidRPr="003F3B3C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606F7F" w:rsidRDefault="00574C8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674C4"/>
    <w:rsid w:val="00574C8B"/>
    <w:rsid w:val="007674C4"/>
    <w:rsid w:val="00CD45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74C4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674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74C4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7674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74C4"/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74C4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674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74C4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7674C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74C4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77</Words>
  <Characters>2725</Characters>
  <Application>Microsoft Office Word</Application>
  <DocSecurity>0</DocSecurity>
  <Lines>22</Lines>
  <Paragraphs>6</Paragraphs>
  <ScaleCrop>false</ScaleCrop>
  <Company/>
  <LinksUpToDate>false</LinksUpToDate>
  <CharactersWithSpaces>31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8-05T03:22:00Z</dcterms:created>
  <dcterms:modified xsi:type="dcterms:W3CDTF">2023-08-05T03:22:00Z</dcterms:modified>
</cp:coreProperties>
</file>